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615BD" w:rsidRDefault="00DD32C7" w:rsidP="009615BD">
      <w:pPr>
        <w:ind w:left="360"/>
        <w:jc w:val="center"/>
        <w:rPr>
          <w:b/>
          <w:bCs/>
          <w:sz w:val="28"/>
          <w:szCs w:val="28"/>
        </w:rPr>
      </w:pPr>
      <w:r w:rsidRPr="00DD32C7">
        <w:rPr>
          <w:b/>
          <w:bCs/>
          <w:sz w:val="28"/>
          <w:szCs w:val="28"/>
        </w:rPr>
        <w:t>APLICACIÓN DE MODELOS ECONOMÉTRICOS EN EL SECTOR EDUCATIVO (EJEMPLO)</w:t>
      </w:r>
    </w:p>
    <w:p w:rsidR="00DD32C7" w:rsidRDefault="00DD32C7" w:rsidP="009615BD">
      <w:pPr>
        <w:ind w:left="360"/>
        <w:jc w:val="center"/>
        <w:rPr>
          <w:b/>
          <w:bCs/>
          <w:sz w:val="28"/>
          <w:szCs w:val="28"/>
        </w:rPr>
      </w:pPr>
    </w:p>
    <w:p w:rsidR="009615BD" w:rsidRDefault="00DD32C7" w:rsidP="00DD32C7">
      <w:pPr>
        <w:jc w:val="center"/>
        <w:rPr>
          <w:b/>
          <w:bCs/>
          <w:sz w:val="28"/>
          <w:szCs w:val="28"/>
          <w:lang w:val="en-GB"/>
        </w:rPr>
      </w:pPr>
      <w:r w:rsidRPr="00DD32C7">
        <w:rPr>
          <w:b/>
          <w:bCs/>
          <w:sz w:val="28"/>
          <w:szCs w:val="28"/>
          <w:lang w:val="en-GB"/>
        </w:rPr>
        <w:t>APPLICATION OF ECONOMETRIC MODELS IN THE EDUCATIONAL SECTOR</w:t>
      </w:r>
      <w:bookmarkStart w:id="0" w:name="_GoBack"/>
      <w:bookmarkEnd w:id="0"/>
    </w:p>
    <w:p w:rsidR="00DD32C7" w:rsidRPr="00326AA8" w:rsidRDefault="00DD32C7" w:rsidP="00DD32C7">
      <w:pPr>
        <w:jc w:val="center"/>
        <w:rPr>
          <w:b/>
          <w:bCs/>
          <w:sz w:val="20"/>
          <w:szCs w:val="20"/>
          <w:lang w:val="en-GB"/>
        </w:rPr>
      </w:pPr>
    </w:p>
    <w:p w:rsidR="00DD32C7" w:rsidRPr="00DD32C7" w:rsidRDefault="00DD32C7" w:rsidP="00DD32C7">
      <w:pPr>
        <w:ind w:left="360"/>
        <w:jc w:val="center"/>
        <w:rPr>
          <w:b/>
          <w:bCs/>
          <w:sz w:val="22"/>
          <w:szCs w:val="22"/>
        </w:rPr>
      </w:pPr>
      <w:r w:rsidRPr="00DD32C7">
        <w:rPr>
          <w:b/>
          <w:bCs/>
          <w:sz w:val="22"/>
          <w:szCs w:val="22"/>
        </w:rPr>
        <w:t xml:space="preserve">Integrantes: </w:t>
      </w:r>
      <w:proofErr w:type="spellStart"/>
      <w:r w:rsidRPr="00DD32C7">
        <w:rPr>
          <w:b/>
          <w:bCs/>
          <w:sz w:val="22"/>
          <w:szCs w:val="22"/>
        </w:rPr>
        <w:t>PedroTorres</w:t>
      </w:r>
      <w:proofErr w:type="spellEnd"/>
      <w:r w:rsidRPr="00DD32C7">
        <w:rPr>
          <w:b/>
          <w:bCs/>
          <w:sz w:val="22"/>
          <w:szCs w:val="22"/>
        </w:rPr>
        <w:t xml:space="preserve"> Lara, Juan Días Merco, José Pardo </w:t>
      </w:r>
      <w:proofErr w:type="spellStart"/>
      <w:r w:rsidRPr="00DD32C7">
        <w:rPr>
          <w:b/>
          <w:bCs/>
          <w:sz w:val="22"/>
          <w:szCs w:val="22"/>
        </w:rPr>
        <w:t>Colque</w:t>
      </w:r>
      <w:proofErr w:type="spellEnd"/>
      <w:r w:rsidRPr="00DD32C7">
        <w:rPr>
          <w:b/>
          <w:bCs/>
          <w:sz w:val="22"/>
          <w:szCs w:val="22"/>
        </w:rPr>
        <w:t>, María Estrada López</w:t>
      </w:r>
    </w:p>
    <w:p w:rsidR="00DD32C7" w:rsidRPr="00DD32C7" w:rsidRDefault="00DD32C7" w:rsidP="00DD32C7">
      <w:pPr>
        <w:ind w:left="360"/>
        <w:jc w:val="center"/>
        <w:rPr>
          <w:b/>
          <w:bCs/>
          <w:sz w:val="22"/>
          <w:szCs w:val="22"/>
        </w:rPr>
      </w:pPr>
      <w:r w:rsidRPr="00DD32C7">
        <w:rPr>
          <w:b/>
          <w:bCs/>
          <w:sz w:val="22"/>
          <w:szCs w:val="22"/>
        </w:rPr>
        <w:t xml:space="preserve">Docente: </w:t>
      </w:r>
      <w:r w:rsidR="00CB401E">
        <w:rPr>
          <w:b/>
          <w:bCs/>
          <w:sz w:val="22"/>
          <w:szCs w:val="22"/>
        </w:rPr>
        <w:t>Jose Camero Jiménez</w:t>
      </w:r>
    </w:p>
    <w:p w:rsidR="00DD32C7" w:rsidRPr="00DD32C7" w:rsidRDefault="00DD32C7" w:rsidP="00DD32C7">
      <w:pPr>
        <w:ind w:left="360"/>
        <w:jc w:val="center"/>
        <w:rPr>
          <w:b/>
          <w:bCs/>
          <w:sz w:val="22"/>
          <w:szCs w:val="22"/>
        </w:rPr>
      </w:pPr>
      <w:r w:rsidRPr="00DD32C7">
        <w:rPr>
          <w:b/>
          <w:bCs/>
          <w:sz w:val="22"/>
          <w:szCs w:val="22"/>
        </w:rPr>
        <w:t xml:space="preserve">Asignatura: </w:t>
      </w:r>
      <w:r w:rsidR="00CB401E">
        <w:rPr>
          <w:b/>
          <w:bCs/>
          <w:sz w:val="22"/>
          <w:szCs w:val="22"/>
        </w:rPr>
        <w:t>Control Estadístico de Calidad</w:t>
      </w:r>
    </w:p>
    <w:p w:rsidR="00DD32C7" w:rsidRPr="00DD32C7" w:rsidRDefault="00DD32C7" w:rsidP="00DD32C7">
      <w:pPr>
        <w:ind w:left="360"/>
        <w:jc w:val="center"/>
        <w:rPr>
          <w:b/>
          <w:bCs/>
          <w:sz w:val="22"/>
          <w:szCs w:val="22"/>
        </w:rPr>
      </w:pPr>
      <w:r w:rsidRPr="00DD32C7">
        <w:rPr>
          <w:b/>
          <w:bCs/>
          <w:sz w:val="22"/>
          <w:szCs w:val="22"/>
        </w:rPr>
        <w:t xml:space="preserve">Escuela Profesional de Ingeniería </w:t>
      </w:r>
      <w:r w:rsidR="00CB401E" w:rsidRPr="00DD32C7">
        <w:rPr>
          <w:b/>
          <w:bCs/>
          <w:sz w:val="22"/>
          <w:szCs w:val="22"/>
        </w:rPr>
        <w:t>E</w:t>
      </w:r>
      <w:r w:rsidR="00CB401E">
        <w:rPr>
          <w:b/>
          <w:bCs/>
          <w:sz w:val="22"/>
          <w:szCs w:val="22"/>
        </w:rPr>
        <w:t>stadística</w:t>
      </w:r>
    </w:p>
    <w:p w:rsidR="00DD32C7" w:rsidRPr="00DD32C7" w:rsidRDefault="00DD32C7" w:rsidP="00DD32C7">
      <w:pPr>
        <w:ind w:left="360"/>
        <w:jc w:val="center"/>
        <w:rPr>
          <w:b/>
          <w:bCs/>
          <w:sz w:val="22"/>
          <w:szCs w:val="22"/>
        </w:rPr>
      </w:pPr>
      <w:r w:rsidRPr="00DD32C7">
        <w:rPr>
          <w:b/>
          <w:bCs/>
          <w:sz w:val="22"/>
          <w:szCs w:val="22"/>
        </w:rPr>
        <w:t>Facultad de Ingeniería Económica, Estadística y CCSS</w:t>
      </w:r>
    </w:p>
    <w:p w:rsidR="009615BD" w:rsidRPr="00DB0A5F" w:rsidRDefault="00DD32C7" w:rsidP="00DD32C7">
      <w:pPr>
        <w:ind w:left="360"/>
        <w:jc w:val="center"/>
        <w:rPr>
          <w:b/>
          <w:bCs/>
          <w:sz w:val="22"/>
          <w:szCs w:val="22"/>
        </w:rPr>
      </w:pPr>
      <w:r w:rsidRPr="00DD32C7">
        <w:rPr>
          <w:b/>
          <w:bCs/>
          <w:sz w:val="22"/>
          <w:szCs w:val="22"/>
        </w:rPr>
        <w:t>Universidad Nacional de Ingeniería</w:t>
      </w:r>
    </w:p>
    <w:p w:rsidR="009615BD" w:rsidRDefault="009615BD" w:rsidP="009615BD">
      <w:pPr>
        <w:ind w:left="360"/>
        <w:jc w:val="center"/>
        <w:rPr>
          <w:bCs/>
          <w:sz w:val="22"/>
          <w:szCs w:val="22"/>
        </w:rPr>
      </w:pPr>
    </w:p>
    <w:p w:rsidR="009615BD" w:rsidRDefault="009615BD" w:rsidP="009615BD">
      <w:pPr>
        <w:ind w:left="360"/>
        <w:jc w:val="center"/>
        <w:rPr>
          <w:bCs/>
          <w:sz w:val="22"/>
          <w:szCs w:val="22"/>
        </w:rPr>
      </w:pPr>
    </w:p>
    <w:p w:rsidR="009615BD" w:rsidRPr="00F3335D" w:rsidRDefault="009615BD" w:rsidP="009615BD">
      <w:pPr>
        <w:ind w:left="360"/>
        <w:jc w:val="center"/>
        <w:rPr>
          <w:bCs/>
          <w:i/>
          <w:sz w:val="22"/>
          <w:szCs w:val="22"/>
        </w:rPr>
      </w:pPr>
      <w:r w:rsidRPr="00F3335D">
        <w:rPr>
          <w:b/>
          <w:i/>
          <w:sz w:val="22"/>
          <w:szCs w:val="22"/>
        </w:rPr>
        <w:t>RESUMEN</w:t>
      </w:r>
    </w:p>
    <w:p w:rsidR="009615BD" w:rsidRPr="005801E2" w:rsidRDefault="009615BD" w:rsidP="009615BD">
      <w:pPr>
        <w:jc w:val="both"/>
        <w:rPr>
          <w:sz w:val="20"/>
          <w:szCs w:val="20"/>
        </w:rPr>
      </w:pPr>
    </w:p>
    <w:p w:rsidR="009615BD" w:rsidRDefault="00DD32C7" w:rsidP="009615BD">
      <w:pPr>
        <w:ind w:left="357"/>
        <w:jc w:val="both"/>
        <w:rPr>
          <w:i/>
          <w:sz w:val="22"/>
          <w:szCs w:val="22"/>
        </w:rPr>
      </w:pPr>
      <w:r w:rsidRPr="00DD32C7">
        <w:rPr>
          <w:i/>
          <w:sz w:val="22"/>
          <w:szCs w:val="22"/>
        </w:rPr>
        <w:t>Presentar el resumen en español describiendo brevemente la aplicación: El problema a resolver, el objetivo, metodologías empleadas, los resultados más importantes y conclusiones. Máximo 400 palabras y debe ser redactado en forma corrida.</w:t>
      </w:r>
    </w:p>
    <w:p w:rsidR="00DD32C7" w:rsidRPr="00CE0E23" w:rsidRDefault="00DD32C7" w:rsidP="009615BD">
      <w:pPr>
        <w:ind w:left="357"/>
        <w:jc w:val="both"/>
        <w:rPr>
          <w:i/>
          <w:sz w:val="22"/>
          <w:szCs w:val="22"/>
          <w:lang w:val="es-PE"/>
        </w:rPr>
      </w:pPr>
    </w:p>
    <w:p w:rsidR="009615BD" w:rsidRPr="00EF79E4" w:rsidRDefault="009615BD" w:rsidP="009615BD">
      <w:pPr>
        <w:ind w:left="360"/>
        <w:jc w:val="both"/>
        <w:rPr>
          <w:i/>
          <w:sz w:val="22"/>
          <w:szCs w:val="22"/>
        </w:rPr>
      </w:pPr>
      <w:r w:rsidRPr="00EF79E4">
        <w:rPr>
          <w:b/>
          <w:i/>
          <w:sz w:val="22"/>
          <w:szCs w:val="22"/>
          <w:u w:val="single"/>
        </w:rPr>
        <w:t>Palabras</w:t>
      </w:r>
      <w:r w:rsidR="00D12D0E">
        <w:rPr>
          <w:b/>
          <w:i/>
          <w:sz w:val="22"/>
          <w:szCs w:val="22"/>
          <w:u w:val="single"/>
        </w:rPr>
        <w:t xml:space="preserve"> </w:t>
      </w:r>
      <w:r w:rsidRPr="00EF79E4">
        <w:rPr>
          <w:b/>
          <w:i/>
          <w:sz w:val="22"/>
          <w:szCs w:val="22"/>
          <w:u w:val="single"/>
        </w:rPr>
        <w:t>clave</w:t>
      </w:r>
      <w:r w:rsidRPr="00CE0E23">
        <w:rPr>
          <w:b/>
          <w:i/>
          <w:sz w:val="22"/>
          <w:szCs w:val="22"/>
        </w:rPr>
        <w:t xml:space="preserve">: </w:t>
      </w:r>
      <w:r w:rsidR="00DD32C7">
        <w:rPr>
          <w:i/>
          <w:sz w:val="22"/>
          <w:szCs w:val="22"/>
        </w:rPr>
        <w:t>S</w:t>
      </w:r>
      <w:r w:rsidR="00DD32C7" w:rsidRPr="00DD32C7">
        <w:rPr>
          <w:i/>
          <w:sz w:val="22"/>
          <w:szCs w:val="22"/>
        </w:rPr>
        <w:t>e deb</w:t>
      </w:r>
      <w:r w:rsidR="00DD32C7">
        <w:rPr>
          <w:i/>
          <w:sz w:val="22"/>
          <w:szCs w:val="22"/>
        </w:rPr>
        <w:t>e presentar las palabras claves</w:t>
      </w:r>
      <w:r>
        <w:rPr>
          <w:i/>
          <w:sz w:val="22"/>
          <w:szCs w:val="22"/>
        </w:rPr>
        <w:t>.</w:t>
      </w:r>
    </w:p>
    <w:p w:rsidR="009615BD" w:rsidRPr="001B6B8A" w:rsidRDefault="009615BD" w:rsidP="009615BD">
      <w:pPr>
        <w:jc w:val="both"/>
        <w:rPr>
          <w:sz w:val="20"/>
          <w:szCs w:val="20"/>
        </w:rPr>
      </w:pPr>
    </w:p>
    <w:p w:rsidR="00DD32C7" w:rsidRPr="00CB401E" w:rsidRDefault="00DD32C7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</w:p>
    <w:p w:rsidR="00DD32C7" w:rsidRPr="00CB401E" w:rsidRDefault="00DD32C7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</w:p>
    <w:p w:rsidR="00DD32C7" w:rsidRPr="00CB401E" w:rsidRDefault="00DD32C7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</w:p>
    <w:p w:rsidR="00DD32C7" w:rsidRPr="00CB401E" w:rsidRDefault="00DD32C7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</w:p>
    <w:p w:rsidR="00DD32C7" w:rsidRPr="00CB401E" w:rsidRDefault="00DD32C7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</w:p>
    <w:p w:rsidR="00DD32C7" w:rsidRPr="00CB401E" w:rsidRDefault="00DD32C7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</w:p>
    <w:p w:rsidR="00DD32C7" w:rsidRPr="00CB401E" w:rsidRDefault="00DD32C7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</w:p>
    <w:p w:rsidR="00DD32C7" w:rsidRPr="00CB401E" w:rsidRDefault="00DD32C7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</w:p>
    <w:p w:rsidR="00DD32C7" w:rsidRPr="00CB401E" w:rsidRDefault="00DD32C7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</w:p>
    <w:p w:rsidR="009615BD" w:rsidRPr="00CB401E" w:rsidRDefault="009615BD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  <w:r w:rsidRPr="00CB401E">
        <w:rPr>
          <w:b/>
          <w:i/>
          <w:color w:val="000000"/>
          <w:sz w:val="22"/>
          <w:szCs w:val="22"/>
          <w:lang w:val="es-PE"/>
        </w:rPr>
        <w:t>ABSTRACT</w:t>
      </w:r>
    </w:p>
    <w:p w:rsidR="009615BD" w:rsidRPr="00CB401E" w:rsidRDefault="009615BD" w:rsidP="009615BD">
      <w:pPr>
        <w:jc w:val="both"/>
        <w:rPr>
          <w:sz w:val="20"/>
          <w:szCs w:val="20"/>
          <w:lang w:val="es-PE"/>
        </w:rPr>
      </w:pPr>
    </w:p>
    <w:p w:rsidR="00DD32C7" w:rsidRDefault="00DD32C7" w:rsidP="00DD32C7">
      <w:pPr>
        <w:ind w:left="357"/>
        <w:jc w:val="both"/>
        <w:rPr>
          <w:i/>
          <w:sz w:val="22"/>
          <w:szCs w:val="22"/>
        </w:rPr>
      </w:pPr>
      <w:r>
        <w:rPr>
          <w:i/>
          <w:sz w:val="22"/>
          <w:szCs w:val="22"/>
        </w:rPr>
        <w:t>Presentar el resumen en inglés</w:t>
      </w:r>
      <w:r w:rsidRPr="00DD32C7">
        <w:rPr>
          <w:i/>
          <w:sz w:val="22"/>
          <w:szCs w:val="22"/>
        </w:rPr>
        <w:t xml:space="preserve"> describiendo brevemente la aplicación: El problema a resolver, el objetivo, metodologías empleadas, los resultados más importantes y conclusiones. Máximo 400 palabras y debe ser redactado en forma corrida.</w:t>
      </w:r>
    </w:p>
    <w:p w:rsidR="009615BD" w:rsidRPr="00DD32C7" w:rsidRDefault="009615BD" w:rsidP="009615BD">
      <w:pPr>
        <w:ind w:left="360"/>
        <w:jc w:val="both"/>
        <w:rPr>
          <w:i/>
          <w:color w:val="000000"/>
          <w:sz w:val="22"/>
          <w:szCs w:val="22"/>
          <w:lang w:val="es-PE"/>
        </w:rPr>
      </w:pPr>
    </w:p>
    <w:p w:rsidR="009615BD" w:rsidRPr="00DD32C7" w:rsidRDefault="009615BD" w:rsidP="009615BD">
      <w:pPr>
        <w:ind w:left="360"/>
        <w:jc w:val="both"/>
        <w:rPr>
          <w:b/>
          <w:i/>
          <w:sz w:val="22"/>
          <w:szCs w:val="22"/>
          <w:u w:val="single"/>
          <w:lang w:val="es-PE"/>
        </w:rPr>
      </w:pPr>
      <w:proofErr w:type="spellStart"/>
      <w:r w:rsidRPr="00DD32C7">
        <w:rPr>
          <w:b/>
          <w:i/>
          <w:sz w:val="22"/>
          <w:szCs w:val="22"/>
          <w:u w:val="single"/>
          <w:lang w:val="es-PE"/>
        </w:rPr>
        <w:t>Keywords</w:t>
      </w:r>
      <w:proofErr w:type="spellEnd"/>
      <w:r w:rsidRPr="00DD32C7">
        <w:rPr>
          <w:b/>
          <w:i/>
          <w:sz w:val="22"/>
          <w:szCs w:val="22"/>
          <w:lang w:val="es-PE"/>
        </w:rPr>
        <w:t xml:space="preserve">: </w:t>
      </w:r>
      <w:r w:rsidR="00DD32C7">
        <w:rPr>
          <w:i/>
          <w:sz w:val="22"/>
          <w:szCs w:val="22"/>
        </w:rPr>
        <w:t>S</w:t>
      </w:r>
      <w:r w:rsidR="00DD32C7" w:rsidRPr="00DD32C7">
        <w:rPr>
          <w:i/>
          <w:sz w:val="22"/>
          <w:szCs w:val="22"/>
        </w:rPr>
        <w:t>e deb</w:t>
      </w:r>
      <w:r w:rsidR="00DD32C7">
        <w:rPr>
          <w:i/>
          <w:sz w:val="22"/>
          <w:szCs w:val="22"/>
        </w:rPr>
        <w:t>e presentar las palabras claves en inglés.</w:t>
      </w:r>
    </w:p>
    <w:p w:rsidR="00902207" w:rsidRPr="00DD32C7" w:rsidRDefault="00902207">
      <w:pPr>
        <w:rPr>
          <w:lang w:val="es-PE"/>
        </w:rPr>
      </w:pPr>
    </w:p>
    <w:p w:rsidR="00AE0EB8" w:rsidRPr="00DD32C7" w:rsidRDefault="00AE0EB8" w:rsidP="00AE0EB8">
      <w:pPr>
        <w:jc w:val="both"/>
        <w:rPr>
          <w:sz w:val="22"/>
          <w:szCs w:val="22"/>
          <w:lang w:val="es-PE"/>
        </w:rPr>
      </w:pPr>
    </w:p>
    <w:p w:rsid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P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P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P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P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Pr="00DD32C7" w:rsidRDefault="00DD32C7" w:rsidP="00AE0EB8">
      <w:pPr>
        <w:jc w:val="both"/>
        <w:rPr>
          <w:sz w:val="22"/>
          <w:szCs w:val="22"/>
          <w:lang w:val="es-PE"/>
        </w:rPr>
        <w:sectPr w:rsidR="00DD32C7" w:rsidRPr="00DD32C7" w:rsidSect="008A5500">
          <w:headerReference w:type="default" r:id="rId8"/>
          <w:pgSz w:w="11907" w:h="16839" w:code="9"/>
          <w:pgMar w:top="1418" w:right="1259" w:bottom="1418" w:left="1259" w:header="709" w:footer="709" w:gutter="0"/>
          <w:cols w:space="708"/>
          <w:docGrid w:linePitch="360"/>
        </w:sectPr>
      </w:pPr>
    </w:p>
    <w:p w:rsidR="00DF0855" w:rsidRPr="00336666" w:rsidRDefault="00DF0855" w:rsidP="00336666">
      <w:pPr>
        <w:pStyle w:val="Ttulo1"/>
        <w:spacing w:before="240" w:after="240"/>
        <w:jc w:val="center"/>
        <w:rPr>
          <w:rFonts w:ascii="Times New Roman" w:hAnsi="Times New Roman" w:cs="Times New Roman"/>
          <w:color w:val="auto"/>
          <w:sz w:val="22"/>
          <w:szCs w:val="22"/>
        </w:rPr>
      </w:pPr>
      <w:r w:rsidRPr="00336666">
        <w:rPr>
          <w:rFonts w:ascii="Times New Roman" w:hAnsi="Times New Roman" w:cs="Times New Roman"/>
          <w:color w:val="auto"/>
          <w:sz w:val="22"/>
          <w:szCs w:val="22"/>
        </w:rPr>
        <w:lastRenderedPageBreak/>
        <w:t>INTRODUCCIÓN</w:t>
      </w:r>
    </w:p>
    <w:p w:rsidR="00154C72" w:rsidRPr="00154C72" w:rsidRDefault="00154C72" w:rsidP="00154C72">
      <w:pPr>
        <w:spacing w:after="240"/>
        <w:jc w:val="both"/>
        <w:rPr>
          <w:lang w:val="es-PE"/>
        </w:rPr>
      </w:pPr>
      <w:r w:rsidRPr="00154C72">
        <w:rPr>
          <w:lang w:val="es-PE"/>
        </w:rPr>
        <w:t>Presentar la motivación para realizar el trabajo, el porqué es importante analizarlo y resolverlo.</w:t>
      </w:r>
    </w:p>
    <w:p w:rsidR="00154C72" w:rsidRDefault="00154C72" w:rsidP="00154C72">
      <w:pPr>
        <w:jc w:val="both"/>
        <w:rPr>
          <w:lang w:val="es-PE"/>
        </w:rPr>
      </w:pPr>
      <w:r w:rsidRPr="00154C72">
        <w:rPr>
          <w:lang w:val="es-PE"/>
        </w:rPr>
        <w:t>Presentar metodologías, propuestas y resultados de trabajos similares de otros autores.</w:t>
      </w:r>
    </w:p>
    <w:p w:rsidR="00154C72" w:rsidRPr="00154C72" w:rsidRDefault="00154C72" w:rsidP="00154C72">
      <w:pPr>
        <w:spacing w:before="240" w:after="240"/>
        <w:jc w:val="both"/>
        <w:outlineLvl w:val="0"/>
        <w:rPr>
          <w:sz w:val="22"/>
          <w:szCs w:val="22"/>
          <w:lang w:val="es-PE"/>
        </w:rPr>
      </w:pPr>
      <w:r>
        <w:rPr>
          <w:sz w:val="22"/>
          <w:szCs w:val="22"/>
          <w:lang w:val="es-PE"/>
        </w:rPr>
        <w:t xml:space="preserve">Se </w:t>
      </w:r>
      <w:r w:rsidRPr="00154C72">
        <w:rPr>
          <w:sz w:val="22"/>
          <w:szCs w:val="22"/>
          <w:lang w:val="es-PE"/>
        </w:rPr>
        <w:t xml:space="preserve">pueden incluir gráficos para la descripción.   </w:t>
      </w:r>
    </w:p>
    <w:p w:rsidR="009423BD" w:rsidRPr="00154C72" w:rsidRDefault="00154C72" w:rsidP="00154C72">
      <w:pPr>
        <w:jc w:val="both"/>
        <w:rPr>
          <w:lang w:val="es-PE"/>
        </w:rPr>
      </w:pPr>
      <w:r w:rsidRPr="00154C72">
        <w:rPr>
          <w:lang w:val="es-PE"/>
        </w:rPr>
        <w:t>Describir brevemente las partes del informe.</w:t>
      </w:r>
    </w:p>
    <w:p w:rsidR="003E2D96" w:rsidRDefault="003E2D96" w:rsidP="00696606">
      <w:pPr>
        <w:spacing w:before="240" w:after="240"/>
        <w:outlineLvl w:val="0"/>
        <w:rPr>
          <w:sz w:val="22"/>
          <w:szCs w:val="22"/>
          <w:lang w:val="es-PE"/>
        </w:rPr>
      </w:pPr>
      <w:bookmarkStart w:id="1" w:name="_Toc328079575"/>
      <w:r w:rsidRPr="00B04C3C">
        <w:rPr>
          <w:sz w:val="22"/>
          <w:szCs w:val="22"/>
          <w:lang w:val="es-PE"/>
        </w:rPr>
        <w:t>FORMULACIÓN DEL PROBLEMA DE INVESTIGACIÓN</w:t>
      </w:r>
      <w:bookmarkEnd w:id="1"/>
    </w:p>
    <w:p w:rsidR="00154C72" w:rsidRPr="00154C72" w:rsidRDefault="00154C72" w:rsidP="00154C72">
      <w:pPr>
        <w:spacing w:before="240" w:after="240"/>
        <w:jc w:val="both"/>
        <w:outlineLvl w:val="0"/>
        <w:rPr>
          <w:sz w:val="22"/>
          <w:szCs w:val="22"/>
          <w:lang w:val="es-PE"/>
        </w:rPr>
      </w:pPr>
      <w:r w:rsidRPr="00154C72">
        <w:rPr>
          <w:sz w:val="22"/>
          <w:szCs w:val="22"/>
          <w:lang w:val="es-PE"/>
        </w:rPr>
        <w:t>Se presenta brevemente el problema a resolver. Se describen las características y particularidades del problema, así como las limitaciones y restricciones impuestas a la solución.</w:t>
      </w:r>
    </w:p>
    <w:p w:rsidR="00F25A8D" w:rsidRDefault="00F25A8D" w:rsidP="00696606">
      <w:pPr>
        <w:spacing w:before="240" w:after="240"/>
        <w:outlineLvl w:val="0"/>
        <w:rPr>
          <w:sz w:val="22"/>
          <w:szCs w:val="22"/>
          <w:lang w:val="es-PE"/>
        </w:rPr>
      </w:pPr>
      <w:bookmarkStart w:id="2" w:name="_Toc328079578"/>
      <w:r w:rsidRPr="00B04C3C">
        <w:rPr>
          <w:sz w:val="22"/>
          <w:szCs w:val="22"/>
          <w:lang w:val="es-PE"/>
        </w:rPr>
        <w:t>IMPORTANCIA Y JUSTIFICACIÓN</w:t>
      </w:r>
      <w:bookmarkEnd w:id="2"/>
      <w:r w:rsidRPr="00B04C3C">
        <w:rPr>
          <w:sz w:val="22"/>
          <w:szCs w:val="22"/>
          <w:lang w:val="es-PE"/>
        </w:rPr>
        <w:t xml:space="preserve"> </w:t>
      </w:r>
    </w:p>
    <w:p w:rsidR="00E60BAA" w:rsidRDefault="00E60BAA" w:rsidP="00E60BAA">
      <w:pPr>
        <w:spacing w:before="240" w:after="240"/>
        <w:jc w:val="both"/>
        <w:outlineLvl w:val="0"/>
        <w:rPr>
          <w:sz w:val="22"/>
          <w:szCs w:val="22"/>
          <w:lang w:val="es-PE"/>
        </w:rPr>
      </w:pPr>
      <w:r>
        <w:rPr>
          <w:sz w:val="22"/>
          <w:szCs w:val="22"/>
          <w:lang w:val="es-PE"/>
        </w:rPr>
        <w:t>Se describe</w:t>
      </w:r>
      <w:r w:rsidRPr="00E60BAA">
        <w:rPr>
          <w:sz w:val="22"/>
          <w:szCs w:val="22"/>
          <w:lang w:val="es-PE"/>
        </w:rPr>
        <w:t xml:space="preserve"> los motivos por los cuales se lleva a cabo el estudio. </w:t>
      </w:r>
    </w:p>
    <w:p w:rsidR="00154C72" w:rsidRDefault="00E60BAA" w:rsidP="00E60BAA">
      <w:pPr>
        <w:spacing w:before="240" w:after="240"/>
        <w:jc w:val="both"/>
        <w:outlineLvl w:val="0"/>
        <w:rPr>
          <w:sz w:val="22"/>
          <w:szCs w:val="22"/>
          <w:lang w:val="es-PE"/>
        </w:rPr>
      </w:pPr>
      <w:r w:rsidRPr="00E60BAA">
        <w:rPr>
          <w:sz w:val="22"/>
          <w:szCs w:val="22"/>
          <w:lang w:val="es-PE"/>
        </w:rPr>
        <w:t>Plantear la relevancia del problema y justifica el hecho de hacer la investigación.</w:t>
      </w:r>
    </w:p>
    <w:p w:rsidR="00A51E7B" w:rsidRDefault="00A51E7B" w:rsidP="00A51E7B">
      <w:pPr>
        <w:pStyle w:val="Ttulo1"/>
        <w:spacing w:before="240" w:after="240"/>
        <w:jc w:val="center"/>
        <w:rPr>
          <w:rFonts w:ascii="Times New Roman" w:hAnsi="Times New Roman" w:cs="Times New Roman"/>
          <w:color w:val="auto"/>
          <w:sz w:val="22"/>
          <w:szCs w:val="22"/>
        </w:rPr>
      </w:pPr>
      <w:r>
        <w:rPr>
          <w:rFonts w:ascii="Times New Roman" w:hAnsi="Times New Roman" w:cs="Times New Roman"/>
          <w:color w:val="auto"/>
          <w:sz w:val="22"/>
          <w:szCs w:val="22"/>
        </w:rPr>
        <w:t>OBJETIVOS</w:t>
      </w:r>
    </w:p>
    <w:p w:rsidR="00A51E7B" w:rsidRDefault="00A51E7B" w:rsidP="00A51E7B">
      <w:pPr>
        <w:jc w:val="both"/>
      </w:pPr>
      <w:r>
        <w:t xml:space="preserve">Describir el objetivo general (lo que se quiere lograr con la aplicación) y los objetivos específicos. </w:t>
      </w:r>
    </w:p>
    <w:p w:rsidR="00A51E7B" w:rsidRDefault="00A51E7B" w:rsidP="00A51E7B">
      <w:pPr>
        <w:jc w:val="both"/>
      </w:pPr>
    </w:p>
    <w:p w:rsidR="00A51E7B" w:rsidRPr="00A51E7B" w:rsidRDefault="00A51E7B" w:rsidP="00A51E7B">
      <w:pPr>
        <w:jc w:val="both"/>
      </w:pPr>
      <w:r>
        <w:t>Los objetivos inician con un verbo en infinitivo.</w:t>
      </w:r>
    </w:p>
    <w:p w:rsidR="00515DDC" w:rsidRDefault="00515DDC" w:rsidP="00696606">
      <w:pPr>
        <w:spacing w:before="240" w:after="240"/>
        <w:outlineLvl w:val="0"/>
        <w:rPr>
          <w:sz w:val="22"/>
          <w:szCs w:val="22"/>
          <w:lang w:val="es-PE"/>
        </w:rPr>
      </w:pPr>
    </w:p>
    <w:p w:rsidR="00A51E7B" w:rsidRDefault="00A51E7B" w:rsidP="00696606">
      <w:pPr>
        <w:spacing w:before="240" w:after="240"/>
        <w:outlineLvl w:val="0"/>
        <w:rPr>
          <w:sz w:val="22"/>
          <w:szCs w:val="22"/>
          <w:lang w:val="es-PE"/>
        </w:rPr>
      </w:pPr>
    </w:p>
    <w:p w:rsidR="00515DDC" w:rsidRDefault="00515DDC" w:rsidP="00696606">
      <w:pPr>
        <w:spacing w:before="240" w:after="240"/>
        <w:outlineLvl w:val="0"/>
        <w:rPr>
          <w:sz w:val="22"/>
          <w:szCs w:val="22"/>
          <w:lang w:val="es-PE"/>
        </w:rPr>
      </w:pPr>
    </w:p>
    <w:p w:rsidR="00515DDC" w:rsidRDefault="00515DDC" w:rsidP="00696606">
      <w:pPr>
        <w:spacing w:before="240" w:after="240"/>
        <w:outlineLvl w:val="0"/>
        <w:rPr>
          <w:sz w:val="22"/>
          <w:szCs w:val="22"/>
          <w:lang w:val="es-PE"/>
        </w:rPr>
      </w:pPr>
    </w:p>
    <w:p w:rsidR="00515DDC" w:rsidRDefault="00515DDC" w:rsidP="00696606">
      <w:pPr>
        <w:spacing w:before="240" w:after="240"/>
        <w:outlineLvl w:val="0"/>
        <w:rPr>
          <w:sz w:val="22"/>
          <w:szCs w:val="22"/>
          <w:lang w:val="es-PE"/>
        </w:rPr>
      </w:pPr>
    </w:p>
    <w:p w:rsidR="00515DDC" w:rsidRDefault="00515DDC" w:rsidP="00696606">
      <w:pPr>
        <w:spacing w:before="240" w:after="240"/>
        <w:outlineLvl w:val="0"/>
        <w:rPr>
          <w:sz w:val="22"/>
          <w:szCs w:val="22"/>
          <w:lang w:val="es-PE"/>
        </w:rPr>
      </w:pPr>
    </w:p>
    <w:p w:rsidR="00515DDC" w:rsidRPr="00B04C3C" w:rsidRDefault="00515DDC" w:rsidP="00696606">
      <w:pPr>
        <w:spacing w:before="240" w:after="240"/>
        <w:outlineLvl w:val="0"/>
        <w:rPr>
          <w:sz w:val="22"/>
          <w:szCs w:val="22"/>
          <w:lang w:val="es-PE"/>
        </w:rPr>
      </w:pPr>
    </w:p>
    <w:p w:rsidR="00DF0855" w:rsidRDefault="00DF0855" w:rsidP="00336666">
      <w:pPr>
        <w:pStyle w:val="Ttulo1"/>
        <w:spacing w:before="240" w:after="240"/>
        <w:jc w:val="center"/>
        <w:rPr>
          <w:rFonts w:ascii="Times New Roman" w:hAnsi="Times New Roman" w:cs="Times New Roman"/>
          <w:color w:val="auto"/>
          <w:sz w:val="22"/>
          <w:szCs w:val="22"/>
        </w:rPr>
      </w:pPr>
      <w:r w:rsidRPr="00336666">
        <w:rPr>
          <w:rFonts w:ascii="Times New Roman" w:hAnsi="Times New Roman" w:cs="Times New Roman"/>
          <w:color w:val="auto"/>
          <w:sz w:val="22"/>
          <w:szCs w:val="22"/>
        </w:rPr>
        <w:t>MARCO TEÓRICO</w:t>
      </w:r>
    </w:p>
    <w:p w:rsidR="0006352B" w:rsidRDefault="0006352B" w:rsidP="0006352B">
      <w:pPr>
        <w:spacing w:after="240"/>
      </w:pPr>
      <w:r>
        <w:t>Antecedentes de la investigación.</w:t>
      </w:r>
    </w:p>
    <w:p w:rsidR="0006352B" w:rsidRDefault="0006352B" w:rsidP="0006352B">
      <w:pPr>
        <w:spacing w:after="240"/>
      </w:pPr>
      <w:r>
        <w:t>Bases teóricas.</w:t>
      </w:r>
    </w:p>
    <w:p w:rsidR="0006352B" w:rsidRDefault="0006352B" w:rsidP="0006352B">
      <w:pPr>
        <w:spacing w:after="240"/>
      </w:pPr>
      <w:r>
        <w:t>Marco conceptual.</w:t>
      </w:r>
    </w:p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Pr="00515DDC" w:rsidRDefault="00515DDC" w:rsidP="00515DDC"/>
    <w:p w:rsidR="005B5D4C" w:rsidRDefault="000252B7" w:rsidP="00DA66C7">
      <w:pPr>
        <w:pStyle w:val="Ttulo1"/>
        <w:spacing w:before="240" w:after="240"/>
        <w:jc w:val="center"/>
        <w:rPr>
          <w:rFonts w:ascii="Times New Roman" w:hAnsi="Times New Roman" w:cs="Times New Roman"/>
          <w:color w:val="auto"/>
          <w:sz w:val="22"/>
          <w:szCs w:val="22"/>
        </w:rPr>
      </w:pPr>
      <w:r w:rsidRPr="00336666">
        <w:rPr>
          <w:rFonts w:ascii="Times New Roman" w:hAnsi="Times New Roman" w:cs="Times New Roman"/>
          <w:color w:val="auto"/>
          <w:sz w:val="22"/>
          <w:szCs w:val="22"/>
        </w:rPr>
        <w:t>M</w:t>
      </w:r>
      <w:r w:rsidR="009D65B8" w:rsidRPr="00336666">
        <w:rPr>
          <w:rFonts w:ascii="Times New Roman" w:hAnsi="Times New Roman" w:cs="Times New Roman"/>
          <w:color w:val="auto"/>
          <w:sz w:val="22"/>
          <w:szCs w:val="22"/>
        </w:rPr>
        <w:t>ETODOLOGÍA</w:t>
      </w:r>
    </w:p>
    <w:p w:rsidR="00DA66C7" w:rsidRPr="00DA66C7" w:rsidRDefault="00DA66C7" w:rsidP="00DA66C7">
      <w:pPr>
        <w:jc w:val="both"/>
        <w:rPr>
          <w:lang w:val="es-PE"/>
        </w:rPr>
      </w:pPr>
      <w:r w:rsidRPr="00DA66C7">
        <w:rPr>
          <w:lang w:val="es-PE"/>
        </w:rPr>
        <w:t>Se presenta brevemente el problema a resolver. Se describen las características y particularidades del problema, así como las limitaciones y restricciones impuestas a la solución.</w:t>
      </w:r>
    </w:p>
    <w:p w:rsidR="00DA66C7" w:rsidRPr="00DA66C7" w:rsidRDefault="00DA66C7" w:rsidP="00DA66C7">
      <w:pPr>
        <w:jc w:val="both"/>
        <w:rPr>
          <w:lang w:val="es-PE"/>
        </w:rPr>
      </w:pPr>
    </w:p>
    <w:p w:rsidR="00DA66C7" w:rsidRDefault="00DA66C7" w:rsidP="00DA66C7">
      <w:pPr>
        <w:jc w:val="both"/>
        <w:rPr>
          <w:lang w:val="es-PE"/>
        </w:rPr>
      </w:pPr>
      <w:r w:rsidRPr="00DA66C7">
        <w:rPr>
          <w:lang w:val="es-PE"/>
        </w:rPr>
        <w:t xml:space="preserve">Se pueden incluir gráficos para la descripción.   </w:t>
      </w: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Pr="00DA66C7" w:rsidRDefault="00DA66C7" w:rsidP="00DA66C7">
      <w:pPr>
        <w:rPr>
          <w:lang w:val="es-PE"/>
        </w:rPr>
      </w:pPr>
    </w:p>
    <w:p w:rsidR="007C2653" w:rsidRDefault="007C2653" w:rsidP="0091619C">
      <w:pPr>
        <w:pStyle w:val="Ttulo1"/>
        <w:spacing w:before="240" w:after="240"/>
        <w:jc w:val="center"/>
        <w:rPr>
          <w:rFonts w:ascii="Times New Roman" w:hAnsi="Times New Roman" w:cs="Times New Roman"/>
          <w:color w:val="auto"/>
          <w:sz w:val="22"/>
          <w:szCs w:val="22"/>
        </w:rPr>
      </w:pPr>
      <w:r w:rsidRPr="00336666">
        <w:rPr>
          <w:rFonts w:ascii="Times New Roman" w:hAnsi="Times New Roman" w:cs="Times New Roman"/>
          <w:color w:val="auto"/>
          <w:sz w:val="22"/>
          <w:szCs w:val="22"/>
        </w:rPr>
        <w:t>RESULTADOS</w:t>
      </w:r>
    </w:p>
    <w:p w:rsidR="00DA66C7" w:rsidRDefault="00DA66C7" w:rsidP="00DA66C7">
      <w:pPr>
        <w:jc w:val="both"/>
      </w:pPr>
      <w:r>
        <w:t>Se presentan y analizan los resultados obtenidos a partir de los diferentes métodos usados.</w:t>
      </w: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  <w:r>
        <w:t>Se incluyen los gráficos, tablas, etc.</w:t>
      </w: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  <w:r>
        <w:t>Los resultados deben analizarse con detalle indicando la coherencia de los mismos, así como la relación con los objetivos planteados.</w:t>
      </w: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  <w:r>
        <w:t>Todos los gráficos, tablas, etc., deben estar explicados en el texto.</w:t>
      </w:r>
    </w:p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Pr="00DA66C7" w:rsidRDefault="00DA66C7" w:rsidP="00DA66C7"/>
    <w:p w:rsidR="00DA66C7" w:rsidRDefault="00D32CE6" w:rsidP="00DA66C7">
      <w:pPr>
        <w:pStyle w:val="Ttulo1"/>
        <w:spacing w:before="240" w:after="240"/>
        <w:jc w:val="center"/>
        <w:rPr>
          <w:rFonts w:ascii="Times New Roman" w:hAnsi="Times New Roman" w:cs="Times New Roman"/>
          <w:color w:val="auto"/>
          <w:sz w:val="22"/>
          <w:szCs w:val="22"/>
        </w:rPr>
      </w:pPr>
      <w:r w:rsidRPr="00430C98">
        <w:rPr>
          <w:rFonts w:ascii="Times New Roman" w:hAnsi="Times New Roman" w:cs="Times New Roman"/>
          <w:color w:val="auto"/>
          <w:sz w:val="22"/>
          <w:szCs w:val="22"/>
        </w:rPr>
        <w:t xml:space="preserve">CONCLUSIONES </w:t>
      </w:r>
    </w:p>
    <w:p w:rsidR="00DA66C7" w:rsidRDefault="00DA66C7" w:rsidP="00DA66C7">
      <w:pPr>
        <w:jc w:val="both"/>
      </w:pPr>
      <w:r>
        <w:t>Presentar las conclusiones (entre 2 y 4 dependiendo de los objetivos).</w:t>
      </w: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  <w:r>
        <w:t>Las conclusiones se derivan a partir de los resultados obtenidos, así como del proceso seguido y la metodología empleada.</w:t>
      </w: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  <w:r>
        <w:t>Deben reflejar el cumplimiento de los objetivos planteados.</w:t>
      </w: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Pr="00DA66C7" w:rsidRDefault="00DA66C7" w:rsidP="00DA66C7"/>
    <w:p w:rsidR="00D32CE6" w:rsidRPr="00CB401E" w:rsidRDefault="00D32CE6" w:rsidP="00430C98">
      <w:pPr>
        <w:pStyle w:val="Ttulo1"/>
        <w:spacing w:before="240" w:after="240"/>
        <w:jc w:val="center"/>
        <w:rPr>
          <w:rFonts w:ascii="Times New Roman" w:hAnsi="Times New Roman" w:cs="Times New Roman"/>
          <w:color w:val="auto"/>
          <w:sz w:val="22"/>
          <w:szCs w:val="22"/>
          <w:lang w:val="es-PE"/>
        </w:rPr>
      </w:pPr>
      <w:r w:rsidRPr="00CB401E">
        <w:rPr>
          <w:rFonts w:ascii="Times New Roman" w:hAnsi="Times New Roman" w:cs="Times New Roman"/>
          <w:color w:val="auto"/>
          <w:sz w:val="22"/>
          <w:szCs w:val="22"/>
          <w:lang w:val="es-PE"/>
        </w:rPr>
        <w:t>BIBLIOGRAFÍA</w:t>
      </w:r>
    </w:p>
    <w:p w:rsidR="00DA66C7" w:rsidRPr="008E1444" w:rsidRDefault="008E1444" w:rsidP="008E1444">
      <w:pPr>
        <w:jc w:val="both"/>
        <w:rPr>
          <w:lang w:val="es-PE"/>
        </w:rPr>
      </w:pPr>
      <w:r w:rsidRPr="008E1444">
        <w:rPr>
          <w:lang w:val="es-PE"/>
        </w:rPr>
        <w:t xml:space="preserve">Considerar entre 3 y </w:t>
      </w:r>
      <w:r>
        <w:rPr>
          <w:lang w:val="es-PE"/>
        </w:rPr>
        <w:t>5 referencias bibliográficas.</w:t>
      </w:r>
    </w:p>
    <w:p w:rsidR="000A516D" w:rsidRPr="000A516D" w:rsidRDefault="003C7D44" w:rsidP="0091619C">
      <w:pPr>
        <w:pStyle w:val="NormalWeb"/>
        <w:ind w:left="426" w:hanging="426"/>
        <w:jc w:val="both"/>
        <w:divId w:val="1342196565"/>
        <w:rPr>
          <w:sz w:val="22"/>
          <w:lang w:val="en-US"/>
        </w:rPr>
      </w:pPr>
      <w:r w:rsidRPr="00C43F97">
        <w:rPr>
          <w:sz w:val="22"/>
          <w:szCs w:val="22"/>
        </w:rPr>
        <w:fldChar w:fldCharType="begin" w:fldLock="1"/>
      </w:r>
      <w:r w:rsidR="00D32CE6" w:rsidRPr="00C43F97">
        <w:rPr>
          <w:sz w:val="22"/>
          <w:szCs w:val="22"/>
          <w:lang w:val="en-US"/>
        </w:rPr>
        <w:instrText xml:space="preserve">ADDIN Mendeley Bibliography CSL_BIBLIOGRAPHY </w:instrText>
      </w:r>
      <w:r w:rsidRPr="00C43F97">
        <w:rPr>
          <w:sz w:val="22"/>
          <w:szCs w:val="22"/>
        </w:rPr>
        <w:fldChar w:fldCharType="separate"/>
      </w:r>
      <w:r w:rsidR="000A516D" w:rsidRPr="000A516D">
        <w:rPr>
          <w:sz w:val="22"/>
          <w:lang w:val="en-US"/>
        </w:rPr>
        <w:t>[1]</w:t>
      </w:r>
      <w:r w:rsidR="000A516D" w:rsidRPr="000A516D">
        <w:rPr>
          <w:sz w:val="22"/>
          <w:lang w:val="en-US"/>
        </w:rPr>
        <w:tab/>
        <w:t xml:space="preserve">J. M. Juran, </w:t>
      </w:r>
      <w:r w:rsidR="000A516D" w:rsidRPr="000A516D">
        <w:rPr>
          <w:i/>
          <w:iCs/>
          <w:sz w:val="22"/>
          <w:lang w:val="en-US"/>
        </w:rPr>
        <w:t>Quality Control Handbook</w:t>
      </w:r>
      <w:r w:rsidR="000A516D" w:rsidRPr="000A516D">
        <w:rPr>
          <w:sz w:val="22"/>
          <w:lang w:val="en-US"/>
        </w:rPr>
        <w:t>, 3rd ed. New York: , 1974, p. 1600.</w:t>
      </w:r>
    </w:p>
    <w:p w:rsidR="000A516D" w:rsidRPr="000A516D" w:rsidRDefault="000A516D" w:rsidP="00BA37C5">
      <w:pPr>
        <w:pStyle w:val="NormalWeb"/>
        <w:ind w:left="426" w:hanging="426"/>
        <w:jc w:val="both"/>
        <w:divId w:val="1342196565"/>
        <w:rPr>
          <w:sz w:val="22"/>
          <w:lang w:val="en-US"/>
        </w:rPr>
      </w:pPr>
      <w:r w:rsidRPr="000A516D">
        <w:rPr>
          <w:sz w:val="22"/>
          <w:lang w:val="en-US"/>
        </w:rPr>
        <w:t>[2]</w:t>
      </w:r>
      <w:r w:rsidRPr="000A516D">
        <w:rPr>
          <w:sz w:val="22"/>
          <w:lang w:val="en-US"/>
        </w:rPr>
        <w:tab/>
        <w:t xml:space="preserve">V. E. Kane, “Process Capability Indices,” </w:t>
      </w:r>
      <w:r w:rsidRPr="000A516D">
        <w:rPr>
          <w:i/>
          <w:iCs/>
          <w:sz w:val="22"/>
          <w:lang w:val="en-US"/>
        </w:rPr>
        <w:t>Journal of Quality Technology</w:t>
      </w:r>
      <w:r w:rsidRPr="000A516D">
        <w:rPr>
          <w:sz w:val="22"/>
          <w:lang w:val="en-US"/>
        </w:rPr>
        <w:t>, vol. 2097, no. 7, pp. 41–52, 1986.</w:t>
      </w:r>
    </w:p>
    <w:p w:rsidR="000A516D" w:rsidRPr="000A516D" w:rsidRDefault="000A516D" w:rsidP="00BA37C5">
      <w:pPr>
        <w:pStyle w:val="NormalWeb"/>
        <w:ind w:left="426" w:hanging="426"/>
        <w:jc w:val="both"/>
        <w:divId w:val="1342196565"/>
        <w:rPr>
          <w:sz w:val="22"/>
          <w:lang w:val="en-US"/>
        </w:rPr>
      </w:pPr>
      <w:r w:rsidRPr="000A516D">
        <w:rPr>
          <w:sz w:val="22"/>
          <w:lang w:val="en-US"/>
        </w:rPr>
        <w:t>[3]</w:t>
      </w:r>
      <w:r w:rsidRPr="000A516D">
        <w:rPr>
          <w:sz w:val="22"/>
          <w:lang w:val="en-US"/>
        </w:rPr>
        <w:tab/>
        <w:t xml:space="preserve">L. K. Chan, S. W. Cheng, and F. A. Spiring, “A new measure of process capability: Cpm,” </w:t>
      </w:r>
      <w:r w:rsidRPr="000A516D">
        <w:rPr>
          <w:i/>
          <w:iCs/>
          <w:sz w:val="22"/>
          <w:lang w:val="en-US"/>
        </w:rPr>
        <w:t>Journal of Quality Technology</w:t>
      </w:r>
      <w:r w:rsidRPr="000A516D">
        <w:rPr>
          <w:sz w:val="22"/>
          <w:lang w:val="en-US"/>
        </w:rPr>
        <w:t>, vol. 20, no. 3, pp. 162–175, 1988.</w:t>
      </w:r>
    </w:p>
    <w:p w:rsidR="000A516D" w:rsidRPr="000A516D" w:rsidRDefault="000A516D" w:rsidP="00BA37C5">
      <w:pPr>
        <w:pStyle w:val="NormalWeb"/>
        <w:ind w:left="426" w:hanging="426"/>
        <w:jc w:val="both"/>
        <w:divId w:val="1342196565"/>
        <w:rPr>
          <w:sz w:val="22"/>
          <w:lang w:val="en-US"/>
        </w:rPr>
      </w:pPr>
      <w:r w:rsidRPr="000A516D">
        <w:rPr>
          <w:sz w:val="22"/>
          <w:lang w:val="en-US"/>
        </w:rPr>
        <w:t>[4]</w:t>
      </w:r>
      <w:r w:rsidRPr="000A516D">
        <w:rPr>
          <w:sz w:val="22"/>
          <w:lang w:val="en-US"/>
        </w:rPr>
        <w:tab/>
        <w:t xml:space="preserve">W. L. Pearn, S. Kotz, and N. L. Johnson, “Distributional and inferential properties process capability indices,” </w:t>
      </w:r>
      <w:r w:rsidRPr="000A516D">
        <w:rPr>
          <w:i/>
          <w:iCs/>
          <w:sz w:val="22"/>
          <w:lang w:val="en-US"/>
        </w:rPr>
        <w:t>Journal of Quality Technology</w:t>
      </w:r>
      <w:r w:rsidRPr="000A516D">
        <w:rPr>
          <w:sz w:val="22"/>
          <w:lang w:val="en-US"/>
        </w:rPr>
        <w:t>, vol. 24, no. 4, pp. 216–233, 1992.</w:t>
      </w:r>
    </w:p>
    <w:p w:rsidR="00D32CE6" w:rsidRDefault="000A516D" w:rsidP="008E1444">
      <w:pPr>
        <w:pStyle w:val="NormalWeb"/>
        <w:ind w:left="426" w:hanging="426"/>
        <w:jc w:val="both"/>
        <w:divId w:val="1342196565"/>
        <w:rPr>
          <w:sz w:val="22"/>
          <w:szCs w:val="22"/>
        </w:rPr>
      </w:pPr>
      <w:r w:rsidRPr="000A516D">
        <w:rPr>
          <w:sz w:val="22"/>
          <w:lang w:val="en-US"/>
        </w:rPr>
        <w:t>[5]</w:t>
      </w:r>
      <w:r w:rsidRPr="000A516D">
        <w:rPr>
          <w:sz w:val="22"/>
          <w:lang w:val="en-US"/>
        </w:rPr>
        <w:tab/>
        <w:t xml:space="preserve">S. Kotz and N. L. Johnson, </w:t>
      </w:r>
      <w:r w:rsidRPr="000A516D">
        <w:rPr>
          <w:i/>
          <w:iCs/>
          <w:sz w:val="22"/>
          <w:lang w:val="en-US"/>
        </w:rPr>
        <w:t>Process Capability Indices</w:t>
      </w:r>
      <w:r w:rsidRPr="000A516D">
        <w:rPr>
          <w:sz w:val="22"/>
          <w:lang w:val="en-US"/>
        </w:rPr>
        <w:t xml:space="preserve">, 1st ed. </w:t>
      </w:r>
      <w:r w:rsidRPr="00CB401E">
        <w:rPr>
          <w:sz w:val="22"/>
        </w:rPr>
        <w:t>Chapman and Hall/CRC, 1993, p. 224.</w:t>
      </w:r>
      <w:r w:rsidR="003C7D44" w:rsidRPr="00C43F97">
        <w:rPr>
          <w:sz w:val="22"/>
          <w:szCs w:val="22"/>
        </w:rPr>
        <w:fldChar w:fldCharType="end"/>
      </w:r>
    </w:p>
    <w:p w:rsidR="008E1444" w:rsidRPr="008E1444" w:rsidRDefault="008E1444" w:rsidP="008E1444">
      <w:pPr>
        <w:pStyle w:val="Ttulo1"/>
        <w:spacing w:before="240" w:after="240"/>
        <w:jc w:val="center"/>
        <w:divId w:val="1342196565"/>
        <w:rPr>
          <w:rFonts w:ascii="Times New Roman" w:hAnsi="Times New Roman" w:cs="Times New Roman"/>
          <w:color w:val="auto"/>
          <w:sz w:val="22"/>
          <w:szCs w:val="22"/>
          <w:lang w:val="es-PE"/>
        </w:rPr>
      </w:pPr>
      <w:r w:rsidRPr="008E1444">
        <w:rPr>
          <w:rFonts w:ascii="Times New Roman" w:hAnsi="Times New Roman" w:cs="Times New Roman"/>
          <w:color w:val="auto"/>
          <w:sz w:val="22"/>
          <w:szCs w:val="22"/>
          <w:lang w:val="es-PE"/>
        </w:rPr>
        <w:t>ANEXOS</w:t>
      </w:r>
    </w:p>
    <w:p w:rsidR="008E1444" w:rsidRPr="008E1444" w:rsidRDefault="008E1444" w:rsidP="008E1444">
      <w:pPr>
        <w:jc w:val="both"/>
        <w:divId w:val="1342196565"/>
        <w:rPr>
          <w:lang w:val="es-PE"/>
        </w:rPr>
      </w:pPr>
      <w:r w:rsidRPr="008E1444">
        <w:rPr>
          <w:lang w:val="es-PE"/>
        </w:rPr>
        <w:t>Puede incluir anexos conteniendo información complementaria relevante: demostraciones, diagramas de flujo, scripts de programas, pruebas y resultados adicionales, etc.</w:t>
      </w:r>
    </w:p>
    <w:p w:rsidR="008E1444" w:rsidRPr="008E1444" w:rsidRDefault="008E1444" w:rsidP="008E1444">
      <w:pPr>
        <w:pStyle w:val="NormalWeb"/>
        <w:ind w:left="426" w:hanging="426"/>
        <w:jc w:val="both"/>
        <w:divId w:val="1342196565"/>
        <w:rPr>
          <w:sz w:val="22"/>
          <w:szCs w:val="22"/>
        </w:rPr>
      </w:pPr>
    </w:p>
    <w:sectPr w:rsidR="008E1444" w:rsidRPr="008E1444" w:rsidSect="00924B0B">
      <w:type w:val="continuous"/>
      <w:pgSz w:w="11907" w:h="16839" w:code="9"/>
      <w:pgMar w:top="1418" w:right="1259" w:bottom="1418" w:left="1259" w:header="709" w:footer="709" w:gutter="0"/>
      <w:cols w:num="2"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43823" w:rsidRDefault="00343823" w:rsidP="00AD0F98">
      <w:r>
        <w:separator/>
      </w:r>
    </w:p>
  </w:endnote>
  <w:endnote w:type="continuationSeparator" w:id="0">
    <w:p w:rsidR="00343823" w:rsidRDefault="00343823" w:rsidP="00AD0F9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43823" w:rsidRDefault="00343823" w:rsidP="00AD0F98">
      <w:r>
        <w:separator/>
      </w:r>
    </w:p>
  </w:footnote>
  <w:footnote w:type="continuationSeparator" w:id="0">
    <w:p w:rsidR="00343823" w:rsidRDefault="00343823" w:rsidP="00AD0F9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100EA" w:rsidRPr="00E11A6D" w:rsidRDefault="004F331F" w:rsidP="00DD32C7">
    <w:pPr>
      <w:jc w:val="center"/>
      <w:rPr>
        <w:sz w:val="32"/>
        <w:szCs w:val="32"/>
      </w:rPr>
    </w:pPr>
    <w:r>
      <w:rPr>
        <w:rFonts w:cs="Calibri"/>
        <w:b/>
        <w:sz w:val="32"/>
      </w:rPr>
      <w:t>ANEXO 02</w:t>
    </w:r>
    <w:r w:rsidR="003100EA">
      <w:rPr>
        <w:rFonts w:cs="Calibri"/>
        <w:b/>
        <w:sz w:val="32"/>
      </w:rPr>
      <w:t xml:space="preserve">: </w:t>
    </w:r>
    <w:r w:rsidR="003100EA" w:rsidRPr="00E11A6D">
      <w:rPr>
        <w:sz w:val="32"/>
        <w:szCs w:val="32"/>
      </w:rPr>
      <w:t>FORMATO DE APLICACIÓN D</w:t>
    </w:r>
    <w:r w:rsidR="003100EA">
      <w:rPr>
        <w:sz w:val="32"/>
        <w:szCs w:val="32"/>
      </w:rPr>
      <w:t>E FERIA DE PROYECTOS FIEECS 2021-I</w:t>
    </w:r>
    <w:r>
      <w:rPr>
        <w:sz w:val="32"/>
        <w:szCs w:val="32"/>
      </w:rPr>
      <w:t>I</w:t>
    </w:r>
    <w:r w:rsidR="003100EA">
      <w:rPr>
        <w:sz w:val="32"/>
        <w:szCs w:val="32"/>
      </w:rPr>
      <w:t xml:space="preserve"> (CATEGORÍAS </w:t>
    </w:r>
    <w:r>
      <w:rPr>
        <w:sz w:val="32"/>
        <w:szCs w:val="32"/>
      </w:rPr>
      <w:t xml:space="preserve">I, </w:t>
    </w:r>
    <w:r w:rsidR="003100EA">
      <w:rPr>
        <w:sz w:val="32"/>
        <w:szCs w:val="32"/>
      </w:rPr>
      <w:t>II Y III)</w:t>
    </w:r>
  </w:p>
  <w:p w:rsidR="003100EA" w:rsidRDefault="003100EA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892AA7"/>
    <w:multiLevelType w:val="hybridMultilevel"/>
    <w:tmpl w:val="5C5E1AB8"/>
    <w:lvl w:ilvl="0" w:tplc="28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2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E103AE6"/>
    <w:multiLevelType w:val="hybridMultilevel"/>
    <w:tmpl w:val="844CE23C"/>
    <w:lvl w:ilvl="0" w:tplc="280A0001">
      <w:start w:val="1"/>
      <w:numFmt w:val="bullet"/>
      <w:lvlText w:val=""/>
      <w:lvlJc w:val="left"/>
      <w:pPr>
        <w:ind w:left="2136" w:hanging="360"/>
      </w:pPr>
      <w:rPr>
        <w:rFonts w:ascii="Symbol" w:hAnsi="Symbol" w:hint="default"/>
      </w:rPr>
    </w:lvl>
    <w:lvl w:ilvl="1" w:tplc="280A0003" w:tentative="1">
      <w:start w:val="1"/>
      <w:numFmt w:val="bullet"/>
      <w:lvlText w:val="o"/>
      <w:lvlJc w:val="left"/>
      <w:pPr>
        <w:ind w:left="2856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3576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4296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5016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5736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6456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7176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7896" w:hanging="360"/>
      </w:pPr>
      <w:rPr>
        <w:rFonts w:ascii="Wingdings" w:hAnsi="Wingdings" w:hint="default"/>
      </w:rPr>
    </w:lvl>
  </w:abstractNum>
  <w:abstractNum w:abstractNumId="2" w15:restartNumberingAfterBreak="0">
    <w:nsid w:val="11673ED4"/>
    <w:multiLevelType w:val="hybridMultilevel"/>
    <w:tmpl w:val="0254AA86"/>
    <w:lvl w:ilvl="0" w:tplc="51AA3AB0">
      <w:start w:val="1"/>
      <w:numFmt w:val="decimal"/>
      <w:pStyle w:val="Estilo1"/>
      <w:lvlText w:val="%1."/>
      <w:lvlJc w:val="left"/>
      <w:pPr>
        <w:ind w:left="720" w:hanging="360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D61730F"/>
    <w:multiLevelType w:val="hybridMultilevel"/>
    <w:tmpl w:val="E9CE162E"/>
    <w:lvl w:ilvl="0" w:tplc="4156DD1A">
      <w:numFmt w:val="bullet"/>
      <w:lvlText w:val=""/>
      <w:lvlJc w:val="left"/>
      <w:pPr>
        <w:ind w:left="1080" w:hanging="360"/>
      </w:pPr>
      <w:rPr>
        <w:rFonts w:ascii="Symbol" w:eastAsia="Calibri" w:hAnsi="Symbol" w:cs="Arial" w:hint="default"/>
      </w:rPr>
    </w:lvl>
    <w:lvl w:ilvl="1" w:tplc="280A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280A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4155207E"/>
    <w:multiLevelType w:val="hybridMultilevel"/>
    <w:tmpl w:val="91F4CFEA"/>
    <w:lvl w:ilvl="0" w:tplc="6980AD0E">
      <w:start w:val="1"/>
      <w:numFmt w:val="decimal"/>
      <w:lvlText w:val="Paso %1."/>
      <w:lvlJc w:val="right"/>
      <w:pPr>
        <w:ind w:left="653" w:hanging="653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24B7789"/>
    <w:multiLevelType w:val="hybridMultilevel"/>
    <w:tmpl w:val="91F4CFEA"/>
    <w:lvl w:ilvl="0" w:tplc="6980AD0E">
      <w:start w:val="1"/>
      <w:numFmt w:val="decimal"/>
      <w:lvlText w:val="Paso %1."/>
      <w:lvlJc w:val="right"/>
      <w:pPr>
        <w:ind w:left="653" w:hanging="653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C2437D9"/>
    <w:multiLevelType w:val="multilevel"/>
    <w:tmpl w:val="7758FF06"/>
    <w:lvl w:ilvl="0">
      <w:start w:val="3"/>
      <w:numFmt w:val="decimal"/>
      <w:lvlText w:val="%1.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7" w15:restartNumberingAfterBreak="0">
    <w:nsid w:val="53D1478C"/>
    <w:multiLevelType w:val="multilevel"/>
    <w:tmpl w:val="6A3282CE"/>
    <w:lvl w:ilvl="0">
      <w:start w:val="1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8" w15:restartNumberingAfterBreak="0">
    <w:nsid w:val="5A16359D"/>
    <w:multiLevelType w:val="hybridMultilevel"/>
    <w:tmpl w:val="91F4CFEA"/>
    <w:lvl w:ilvl="0" w:tplc="6980AD0E">
      <w:start w:val="1"/>
      <w:numFmt w:val="decimal"/>
      <w:lvlText w:val="Paso %1."/>
      <w:lvlJc w:val="right"/>
      <w:pPr>
        <w:ind w:left="653" w:hanging="653"/>
      </w:pPr>
      <w:rPr>
        <w:rFonts w:hint="default"/>
      </w:rPr>
    </w:lvl>
    <w:lvl w:ilvl="1" w:tplc="280A0019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0EE577A"/>
    <w:multiLevelType w:val="multilevel"/>
    <w:tmpl w:val="668C675C"/>
    <w:lvl w:ilvl="0">
      <w:start w:val="2"/>
      <w:numFmt w:val="decimal"/>
      <w:lvlText w:val="%1.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0" w15:restartNumberingAfterBreak="0">
    <w:nsid w:val="63CA0B9D"/>
    <w:multiLevelType w:val="hybridMultilevel"/>
    <w:tmpl w:val="91F4CFEA"/>
    <w:lvl w:ilvl="0" w:tplc="6980AD0E">
      <w:start w:val="1"/>
      <w:numFmt w:val="decimal"/>
      <w:lvlText w:val="Paso %1."/>
      <w:lvlJc w:val="right"/>
      <w:pPr>
        <w:ind w:left="653" w:hanging="653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527684E"/>
    <w:multiLevelType w:val="multilevel"/>
    <w:tmpl w:val="6A3282CE"/>
    <w:lvl w:ilvl="0">
      <w:start w:val="1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2" w15:restartNumberingAfterBreak="0">
    <w:nsid w:val="673C36BF"/>
    <w:multiLevelType w:val="hybridMultilevel"/>
    <w:tmpl w:val="F716D1DE"/>
    <w:lvl w:ilvl="0" w:tplc="2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8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93B48DD"/>
    <w:multiLevelType w:val="hybridMultilevel"/>
    <w:tmpl w:val="91F4CFEA"/>
    <w:lvl w:ilvl="0" w:tplc="6980AD0E">
      <w:start w:val="1"/>
      <w:numFmt w:val="decimal"/>
      <w:lvlText w:val="Paso %1."/>
      <w:lvlJc w:val="right"/>
      <w:pPr>
        <w:ind w:left="653" w:hanging="653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BB13FCB"/>
    <w:multiLevelType w:val="hybridMultilevel"/>
    <w:tmpl w:val="46EA139A"/>
    <w:lvl w:ilvl="0" w:tplc="28CED17E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28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7"/>
  </w:num>
  <w:num w:numId="3">
    <w:abstractNumId w:val="3"/>
  </w:num>
  <w:num w:numId="4">
    <w:abstractNumId w:val="9"/>
  </w:num>
  <w:num w:numId="5">
    <w:abstractNumId w:val="4"/>
  </w:num>
  <w:num w:numId="6">
    <w:abstractNumId w:val="13"/>
  </w:num>
  <w:num w:numId="7">
    <w:abstractNumId w:val="0"/>
  </w:num>
  <w:num w:numId="8">
    <w:abstractNumId w:val="1"/>
  </w:num>
  <w:num w:numId="9">
    <w:abstractNumId w:val="5"/>
  </w:num>
  <w:num w:numId="10">
    <w:abstractNumId w:val="10"/>
  </w:num>
  <w:num w:numId="11">
    <w:abstractNumId w:val="14"/>
  </w:num>
  <w:num w:numId="12">
    <w:abstractNumId w:val="6"/>
  </w:num>
  <w:num w:numId="13">
    <w:abstractNumId w:val="8"/>
  </w:num>
  <w:num w:numId="14">
    <w:abstractNumId w:val="12"/>
  </w:num>
  <w:num w:numId="1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615BD"/>
    <w:rsid w:val="00001E38"/>
    <w:rsid w:val="000252B7"/>
    <w:rsid w:val="000302FB"/>
    <w:rsid w:val="00030757"/>
    <w:rsid w:val="00037230"/>
    <w:rsid w:val="00046397"/>
    <w:rsid w:val="0006352B"/>
    <w:rsid w:val="000A516D"/>
    <w:rsid w:val="000C5FE9"/>
    <w:rsid w:val="000E1174"/>
    <w:rsid w:val="000E49CC"/>
    <w:rsid w:val="000E7D37"/>
    <w:rsid w:val="00101ED4"/>
    <w:rsid w:val="00104CBF"/>
    <w:rsid w:val="00126034"/>
    <w:rsid w:val="00130E7D"/>
    <w:rsid w:val="00132C9A"/>
    <w:rsid w:val="0013722A"/>
    <w:rsid w:val="00154C72"/>
    <w:rsid w:val="00160494"/>
    <w:rsid w:val="001855AE"/>
    <w:rsid w:val="001936E8"/>
    <w:rsid w:val="00193775"/>
    <w:rsid w:val="001E5F96"/>
    <w:rsid w:val="001F1FC6"/>
    <w:rsid w:val="00205D42"/>
    <w:rsid w:val="00210B5E"/>
    <w:rsid w:val="002212C2"/>
    <w:rsid w:val="00226BA6"/>
    <w:rsid w:val="00257546"/>
    <w:rsid w:val="002D2DE3"/>
    <w:rsid w:val="002F572B"/>
    <w:rsid w:val="003100EA"/>
    <w:rsid w:val="003110AA"/>
    <w:rsid w:val="00312F9F"/>
    <w:rsid w:val="0031608E"/>
    <w:rsid w:val="003327C2"/>
    <w:rsid w:val="00336666"/>
    <w:rsid w:val="00342DFA"/>
    <w:rsid w:val="00343823"/>
    <w:rsid w:val="00352947"/>
    <w:rsid w:val="00373E6B"/>
    <w:rsid w:val="00374133"/>
    <w:rsid w:val="00382D33"/>
    <w:rsid w:val="003916AA"/>
    <w:rsid w:val="00394569"/>
    <w:rsid w:val="003B7379"/>
    <w:rsid w:val="003C7D44"/>
    <w:rsid w:val="003D3F8E"/>
    <w:rsid w:val="003D611E"/>
    <w:rsid w:val="003D7F0D"/>
    <w:rsid w:val="003E0D8D"/>
    <w:rsid w:val="003E2D96"/>
    <w:rsid w:val="003F1650"/>
    <w:rsid w:val="00400D9B"/>
    <w:rsid w:val="00430C98"/>
    <w:rsid w:val="004352A5"/>
    <w:rsid w:val="0045346F"/>
    <w:rsid w:val="00465644"/>
    <w:rsid w:val="00466C3F"/>
    <w:rsid w:val="00471798"/>
    <w:rsid w:val="0048043B"/>
    <w:rsid w:val="00493947"/>
    <w:rsid w:val="004B6A24"/>
    <w:rsid w:val="004F1641"/>
    <w:rsid w:val="004F331F"/>
    <w:rsid w:val="005049AE"/>
    <w:rsid w:val="00504D66"/>
    <w:rsid w:val="00511D52"/>
    <w:rsid w:val="005141AA"/>
    <w:rsid w:val="00515DDC"/>
    <w:rsid w:val="005276E6"/>
    <w:rsid w:val="00561994"/>
    <w:rsid w:val="0058542F"/>
    <w:rsid w:val="00595E5B"/>
    <w:rsid w:val="005A5840"/>
    <w:rsid w:val="005B5D4C"/>
    <w:rsid w:val="005C2849"/>
    <w:rsid w:val="005D6278"/>
    <w:rsid w:val="005F1657"/>
    <w:rsid w:val="00602180"/>
    <w:rsid w:val="00610483"/>
    <w:rsid w:val="00622292"/>
    <w:rsid w:val="0062485C"/>
    <w:rsid w:val="006253D4"/>
    <w:rsid w:val="00651E64"/>
    <w:rsid w:val="006671C5"/>
    <w:rsid w:val="0067141E"/>
    <w:rsid w:val="00696606"/>
    <w:rsid w:val="006A74FE"/>
    <w:rsid w:val="006B63A4"/>
    <w:rsid w:val="006C1BD1"/>
    <w:rsid w:val="00721DE7"/>
    <w:rsid w:val="00732DC3"/>
    <w:rsid w:val="00737418"/>
    <w:rsid w:val="00752C09"/>
    <w:rsid w:val="00753826"/>
    <w:rsid w:val="00763DA0"/>
    <w:rsid w:val="00772D58"/>
    <w:rsid w:val="007B5B29"/>
    <w:rsid w:val="007C2653"/>
    <w:rsid w:val="007C26BE"/>
    <w:rsid w:val="00800F12"/>
    <w:rsid w:val="00840149"/>
    <w:rsid w:val="00843340"/>
    <w:rsid w:val="00845BA0"/>
    <w:rsid w:val="00855888"/>
    <w:rsid w:val="00893B9F"/>
    <w:rsid w:val="008A5500"/>
    <w:rsid w:val="008D0BF9"/>
    <w:rsid w:val="008E03A2"/>
    <w:rsid w:val="008E1444"/>
    <w:rsid w:val="008F743B"/>
    <w:rsid w:val="008F7F4E"/>
    <w:rsid w:val="00900B70"/>
    <w:rsid w:val="00902207"/>
    <w:rsid w:val="0091619C"/>
    <w:rsid w:val="00924B0B"/>
    <w:rsid w:val="00932165"/>
    <w:rsid w:val="009423BD"/>
    <w:rsid w:val="00952D32"/>
    <w:rsid w:val="00953410"/>
    <w:rsid w:val="00953DE2"/>
    <w:rsid w:val="009615BD"/>
    <w:rsid w:val="009A72D8"/>
    <w:rsid w:val="009C7C84"/>
    <w:rsid w:val="009D65B8"/>
    <w:rsid w:val="00A12BB0"/>
    <w:rsid w:val="00A14B90"/>
    <w:rsid w:val="00A32D39"/>
    <w:rsid w:val="00A51E7B"/>
    <w:rsid w:val="00A67C3B"/>
    <w:rsid w:val="00A86DAC"/>
    <w:rsid w:val="00AA3D6A"/>
    <w:rsid w:val="00AA5DE0"/>
    <w:rsid w:val="00AA64D9"/>
    <w:rsid w:val="00AD0F98"/>
    <w:rsid w:val="00AE0EB8"/>
    <w:rsid w:val="00AE3A47"/>
    <w:rsid w:val="00AF452B"/>
    <w:rsid w:val="00AF5259"/>
    <w:rsid w:val="00B04C3C"/>
    <w:rsid w:val="00B63193"/>
    <w:rsid w:val="00B73908"/>
    <w:rsid w:val="00BA37C5"/>
    <w:rsid w:val="00BA61DA"/>
    <w:rsid w:val="00BB31F4"/>
    <w:rsid w:val="00BF093A"/>
    <w:rsid w:val="00BF1280"/>
    <w:rsid w:val="00BF2E5A"/>
    <w:rsid w:val="00C014D1"/>
    <w:rsid w:val="00C108A9"/>
    <w:rsid w:val="00C267BA"/>
    <w:rsid w:val="00C361EB"/>
    <w:rsid w:val="00C43C77"/>
    <w:rsid w:val="00C43F97"/>
    <w:rsid w:val="00C4579A"/>
    <w:rsid w:val="00C45C4E"/>
    <w:rsid w:val="00C96848"/>
    <w:rsid w:val="00CA78BF"/>
    <w:rsid w:val="00CB401E"/>
    <w:rsid w:val="00D12D0E"/>
    <w:rsid w:val="00D24EEF"/>
    <w:rsid w:val="00D3020E"/>
    <w:rsid w:val="00D31FAE"/>
    <w:rsid w:val="00D32CE6"/>
    <w:rsid w:val="00D51E31"/>
    <w:rsid w:val="00DA66C7"/>
    <w:rsid w:val="00DB586C"/>
    <w:rsid w:val="00DD32C7"/>
    <w:rsid w:val="00DF0855"/>
    <w:rsid w:val="00DF2FA7"/>
    <w:rsid w:val="00E03A48"/>
    <w:rsid w:val="00E135DB"/>
    <w:rsid w:val="00E31A62"/>
    <w:rsid w:val="00E52920"/>
    <w:rsid w:val="00E53F95"/>
    <w:rsid w:val="00E60BAA"/>
    <w:rsid w:val="00EB0C30"/>
    <w:rsid w:val="00EB6052"/>
    <w:rsid w:val="00ED0A43"/>
    <w:rsid w:val="00ED3F24"/>
    <w:rsid w:val="00EF5356"/>
    <w:rsid w:val="00F01DE8"/>
    <w:rsid w:val="00F17F2F"/>
    <w:rsid w:val="00F25A8D"/>
    <w:rsid w:val="00F329A6"/>
    <w:rsid w:val="00F40216"/>
    <w:rsid w:val="00F60DF7"/>
    <w:rsid w:val="00F66117"/>
    <w:rsid w:val="00F720D8"/>
    <w:rsid w:val="00F735A7"/>
    <w:rsid w:val="00F80445"/>
    <w:rsid w:val="00FC2F56"/>
    <w:rsid w:val="00FC4F05"/>
    <w:rsid w:val="00FD13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P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2BA11FA5"/>
  <w15:docId w15:val="{EDDF69FA-C4B1-48E0-A896-4338650E59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P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615B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styleId="Ttulo1">
    <w:name w:val="heading 1"/>
    <w:basedOn w:val="Normal"/>
    <w:next w:val="Normal"/>
    <w:link w:val="Ttulo1Car"/>
    <w:uiPriority w:val="9"/>
    <w:qFormat/>
    <w:rsid w:val="00F01DE8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9615BD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615BD"/>
    <w:rPr>
      <w:rFonts w:ascii="Tahoma" w:eastAsia="Times New Roman" w:hAnsi="Tahoma" w:cs="Tahoma"/>
      <w:sz w:val="16"/>
      <w:szCs w:val="16"/>
      <w:lang w:val="es-ES" w:eastAsia="es-ES"/>
    </w:rPr>
  </w:style>
  <w:style w:type="table" w:styleId="Tablaconcuadrcula">
    <w:name w:val="Table Grid"/>
    <w:basedOn w:val="Tablanormal"/>
    <w:uiPriority w:val="59"/>
    <w:rsid w:val="00AE0EB8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s-MX" w:eastAsia="es-MX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escripcin">
    <w:name w:val="caption"/>
    <w:basedOn w:val="Normal"/>
    <w:next w:val="Normal"/>
    <w:uiPriority w:val="35"/>
    <w:unhideWhenUsed/>
    <w:qFormat/>
    <w:rsid w:val="00AE0EB8"/>
    <w:pPr>
      <w:spacing w:after="200"/>
    </w:pPr>
    <w:rPr>
      <w:rFonts w:ascii="Cambria" w:eastAsia="Cambria" w:hAnsi="Cambria"/>
      <w:b/>
      <w:bCs/>
      <w:color w:val="4F81BD" w:themeColor="accent1"/>
      <w:sz w:val="18"/>
      <w:szCs w:val="18"/>
      <w:lang w:val="es-ES_tradnl" w:eastAsia="en-US"/>
    </w:rPr>
  </w:style>
  <w:style w:type="paragraph" w:styleId="Encabezado">
    <w:name w:val="header"/>
    <w:basedOn w:val="Normal"/>
    <w:link w:val="EncabezadoCar"/>
    <w:uiPriority w:val="99"/>
    <w:unhideWhenUsed/>
    <w:rsid w:val="00AD0F98"/>
    <w:pPr>
      <w:tabs>
        <w:tab w:val="center" w:pos="4419"/>
        <w:tab w:val="right" w:pos="8838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AD0F98"/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styleId="Piedepgina">
    <w:name w:val="footer"/>
    <w:basedOn w:val="Normal"/>
    <w:link w:val="PiedepginaCar"/>
    <w:uiPriority w:val="99"/>
    <w:unhideWhenUsed/>
    <w:rsid w:val="00AD0F98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AD0F98"/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styleId="Prrafodelista">
    <w:name w:val="List Paragraph"/>
    <w:basedOn w:val="Normal"/>
    <w:link w:val="PrrafodelistaCar"/>
    <w:uiPriority w:val="34"/>
    <w:qFormat/>
    <w:rsid w:val="00AD0F98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  <w:lang w:val="es-MX" w:eastAsia="en-US"/>
    </w:rPr>
  </w:style>
  <w:style w:type="paragraph" w:styleId="Sinespaciado">
    <w:name w:val="No Spacing"/>
    <w:link w:val="SinespaciadoCar"/>
    <w:uiPriority w:val="1"/>
    <w:qFormat/>
    <w:rsid w:val="000E1174"/>
    <w:pPr>
      <w:spacing w:after="0" w:line="240" w:lineRule="auto"/>
    </w:pPr>
    <w:rPr>
      <w:rFonts w:ascii="Calibri" w:eastAsia="Times New Roman" w:hAnsi="Calibri" w:cs="Times New Roman"/>
      <w:lang w:val="es-ES"/>
    </w:rPr>
  </w:style>
  <w:style w:type="character" w:customStyle="1" w:styleId="SinespaciadoCar">
    <w:name w:val="Sin espaciado Car"/>
    <w:link w:val="Sinespaciado"/>
    <w:uiPriority w:val="1"/>
    <w:rsid w:val="000E1174"/>
    <w:rPr>
      <w:rFonts w:ascii="Calibri" w:eastAsia="Times New Roman" w:hAnsi="Calibri" w:cs="Times New Roman"/>
      <w:lang w:val="es-ES"/>
    </w:rPr>
  </w:style>
  <w:style w:type="paragraph" w:styleId="NormalWeb">
    <w:name w:val="Normal (Web)"/>
    <w:basedOn w:val="Normal"/>
    <w:uiPriority w:val="99"/>
    <w:unhideWhenUsed/>
    <w:rsid w:val="00D32CE6"/>
    <w:pPr>
      <w:spacing w:before="100" w:beforeAutospacing="1" w:after="100" w:afterAutospacing="1"/>
    </w:pPr>
    <w:rPr>
      <w:rFonts w:eastAsiaTheme="minorEastAsia"/>
      <w:lang w:val="es-PE" w:eastAsia="es-PE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840149"/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840149"/>
    <w:rPr>
      <w:rFonts w:ascii="Times New Roman" w:eastAsia="Times New Roman" w:hAnsi="Times New Roman" w:cs="Times New Roman"/>
      <w:sz w:val="20"/>
      <w:szCs w:val="20"/>
      <w:lang w:val="es-ES" w:eastAsia="es-ES"/>
    </w:rPr>
  </w:style>
  <w:style w:type="character" w:styleId="Refdenotaalpie">
    <w:name w:val="footnote reference"/>
    <w:basedOn w:val="Fuentedeprrafopredeter"/>
    <w:uiPriority w:val="99"/>
    <w:semiHidden/>
    <w:unhideWhenUsed/>
    <w:rsid w:val="00840149"/>
    <w:rPr>
      <w:vertAlign w:val="superscript"/>
    </w:rPr>
  </w:style>
  <w:style w:type="paragraph" w:customStyle="1" w:styleId="Estilo1">
    <w:name w:val="Estilo1"/>
    <w:basedOn w:val="Prrafodelista"/>
    <w:link w:val="Estilo1Car"/>
    <w:qFormat/>
    <w:rsid w:val="00C96848"/>
    <w:pPr>
      <w:numPr>
        <w:numId w:val="15"/>
      </w:numPr>
      <w:jc w:val="center"/>
    </w:pPr>
    <w:rPr>
      <w:rFonts w:ascii="Times New Roman" w:hAnsi="Times New Roman"/>
      <w:b/>
      <w:lang w:val="es-PE"/>
    </w:rPr>
  </w:style>
  <w:style w:type="character" w:customStyle="1" w:styleId="Ttulo1Car">
    <w:name w:val="Título 1 Car"/>
    <w:basedOn w:val="Fuentedeprrafopredeter"/>
    <w:link w:val="Ttulo1"/>
    <w:uiPriority w:val="9"/>
    <w:rsid w:val="00F01DE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s-ES" w:eastAsia="es-ES"/>
    </w:rPr>
  </w:style>
  <w:style w:type="character" w:customStyle="1" w:styleId="PrrafodelistaCar">
    <w:name w:val="Párrafo de lista Car"/>
    <w:basedOn w:val="Fuentedeprrafopredeter"/>
    <w:link w:val="Prrafodelista"/>
    <w:uiPriority w:val="34"/>
    <w:rsid w:val="00C96848"/>
    <w:rPr>
      <w:rFonts w:ascii="Calibri" w:eastAsia="Calibri" w:hAnsi="Calibri" w:cs="Times New Roman"/>
      <w:lang w:val="es-MX"/>
    </w:rPr>
  </w:style>
  <w:style w:type="character" w:customStyle="1" w:styleId="Estilo1Car">
    <w:name w:val="Estilo1 Car"/>
    <w:basedOn w:val="PrrafodelistaCar"/>
    <w:link w:val="Estilo1"/>
    <w:rsid w:val="00C96848"/>
    <w:rPr>
      <w:rFonts w:ascii="Times New Roman" w:eastAsia="Calibri" w:hAnsi="Times New Roman" w:cs="Times New Roman"/>
      <w:b/>
      <w:lang w:val="es-MX"/>
    </w:rPr>
  </w:style>
  <w:style w:type="character" w:styleId="Textodelmarcadordeposicin">
    <w:name w:val="Placeholder Text"/>
    <w:basedOn w:val="Fuentedeprrafopredeter"/>
    <w:uiPriority w:val="99"/>
    <w:semiHidden/>
    <w:rsid w:val="0035294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6179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0322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196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4A87417-0B63-4A08-8A94-705610305D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4</Pages>
  <Words>607</Words>
  <Characters>3342</Characters>
  <Application>Microsoft Office Word</Application>
  <DocSecurity>0</DocSecurity>
  <Lines>27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39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enita</dc:creator>
  <cp:keywords/>
  <dc:description/>
  <cp:lastModifiedBy>Jose Chunga</cp:lastModifiedBy>
  <cp:revision>5</cp:revision>
  <cp:lastPrinted>2013-02-11T23:37:00Z</cp:lastPrinted>
  <dcterms:created xsi:type="dcterms:W3CDTF">2021-05-21T01:52:00Z</dcterms:created>
  <dcterms:modified xsi:type="dcterms:W3CDTF">2021-11-04T21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eral.th07@gmail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a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psa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sa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mhra</vt:lpwstr>
  </property>
  <property fmtid="{D5CDD505-2E9C-101B-9397-08002B2CF9AE}" pid="16" name="Mendeley Recent Style Name 5_1">
    <vt:lpwstr>Modern Humanities Research Association (note with bibliography)</vt:lpwstr>
  </property>
  <property fmtid="{D5CDD505-2E9C-101B-9397-08002B2CF9AE}" pid="17" name="Mendeley Recent Style Id 6_1">
    <vt:lpwstr>http://www.zotero.org/styles/mla</vt:lpwstr>
  </property>
  <property fmtid="{D5CDD505-2E9C-101B-9397-08002B2CF9AE}" pid="18" name="Mendeley Recent Style Name 6_1">
    <vt:lpwstr>Modern Language Association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apa</vt:lpwstr>
  </property>
  <property fmtid="{D5CDD505-2E9C-101B-9397-08002B2CF9AE}" pid="22" name="Mendeley Recent Style Name 8_1">
    <vt:lpwstr>American Psychological Association 6th Edition</vt:lpwstr>
  </property>
  <property fmtid="{D5CDD505-2E9C-101B-9397-08002B2CF9AE}" pid="23" name="Mendeley Recent Style Id 9_1">
    <vt:lpwstr>http://www.zotero.org/styles/ieee</vt:lpwstr>
  </property>
  <property fmtid="{D5CDD505-2E9C-101B-9397-08002B2CF9AE}" pid="24" name="Mendeley Recent Style Name 9_1">
    <vt:lpwstr>IEEE</vt:lpwstr>
  </property>
</Properties>
</file>